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98DC4A" w14:textId="77777777" w:rsidR="003F571C" w:rsidRDefault="00701929" w:rsidP="00701929">
      <w:r>
        <w:t xml:space="preserve">- URL: </w:t>
      </w:r>
      <w:hyperlink r:id="rId5" w:history="1">
        <w:r w:rsidRPr="009E7C76">
          <w:rPr>
            <w:rStyle w:val="Hyperlink"/>
          </w:rPr>
          <w:t>http://ieeexplore.ieee.org/document/6007132/</w:t>
        </w:r>
      </w:hyperlink>
      <w:r>
        <w:t xml:space="preserve"> </w:t>
      </w:r>
      <w:r>
        <w:br/>
        <w:t xml:space="preserve">- Title: </w:t>
      </w:r>
      <w:r w:rsidR="00B8184C">
        <w:t>A Survey of Visualisation Systems for Network Security</w:t>
      </w:r>
      <w:r>
        <w:br/>
        <w:t xml:space="preserve">- Authors: </w:t>
      </w:r>
      <w:r w:rsidR="00B8184C">
        <w:t xml:space="preserve">H. </w:t>
      </w:r>
      <w:proofErr w:type="spellStart"/>
      <w:r w:rsidR="00B8184C">
        <w:t>Shiravi</w:t>
      </w:r>
      <w:proofErr w:type="spellEnd"/>
      <w:r w:rsidR="00B8184C">
        <w:t xml:space="preserve">, A. </w:t>
      </w:r>
      <w:proofErr w:type="spellStart"/>
      <w:r w:rsidR="00B8184C">
        <w:t>Shiravi</w:t>
      </w:r>
      <w:proofErr w:type="spellEnd"/>
      <w:r w:rsidR="00B8184C">
        <w:t xml:space="preserve">, </w:t>
      </w:r>
      <w:proofErr w:type="spellStart"/>
      <w:proofErr w:type="gramStart"/>
      <w:r w:rsidR="00B8184C">
        <w:t>A.Ghorbani</w:t>
      </w:r>
      <w:proofErr w:type="spellEnd"/>
      <w:proofErr w:type="gramEnd"/>
      <w:r>
        <w:br/>
        <w:t xml:space="preserve">- Notes: </w:t>
      </w:r>
      <w:r w:rsidR="00631417">
        <w:t>Also includes me fiddling with the new in-line citation style. Has a super-useful table of where information can come from, could be good to link to later when looking at security events from IDS</w:t>
      </w:r>
      <w:r w:rsidR="003F571C">
        <w:t xml:space="preserve"> and how to format data</w:t>
      </w:r>
      <w:r w:rsidR="00631417">
        <w:t>.</w:t>
      </w:r>
      <w:r w:rsidR="004C0100" w:rsidRPr="004C0100">
        <w:t xml:space="preserve"> </w:t>
      </w:r>
    </w:p>
    <w:p w14:paraId="0747F4DA" w14:textId="77777777" w:rsidR="00701929" w:rsidRDefault="00701929" w:rsidP="00701929">
      <w:r>
        <w:t>##Review</w:t>
      </w:r>
    </w:p>
    <w:p w14:paraId="6E890D3C" w14:textId="77777777" w:rsidR="003F571C" w:rsidRDefault="003F571C" w:rsidP="003F571C">
      <w:r>
        <w:rPr>
          <w:noProof/>
          <w:lang w:val="en-US"/>
        </w:rPr>
        <w:drawing>
          <wp:anchor distT="0" distB="0" distL="114300" distR="114300" simplePos="0" relativeHeight="251658240" behindDoc="1" locked="0" layoutInCell="1" allowOverlap="1" wp14:anchorId="29A1AC56" wp14:editId="3A5D2719">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rsidR="00631417">
        <w:t xml:space="preserve">Security Visualization is a very </w:t>
      </w:r>
      <w:r>
        <w:t xml:space="preserve">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Shiravi, Shiravi, &amp; Ghorbani, 2012)", "plainTextFormattedCitation" : "(Shiravi, Shiravi, &amp; Ghorbani, 2012)" }, "properties" : { "noteIndex" : 0 }, "schema" : "https://github.com/citation-style-language/schema/raw/master/csl-citation.json" }</w:instrText>
      </w:r>
      <w:r>
        <w:fldChar w:fldCharType="separate"/>
      </w:r>
      <w:r w:rsidRPr="00631417">
        <w:rPr>
          <w:noProof/>
        </w:rPr>
        <w:t>(Shiravi, Shiravi, &amp; Ghorbani, 2012)</w:t>
      </w:r>
      <w:r>
        <w:fldChar w:fldCharType="end"/>
      </w:r>
      <w: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14:paraId="1ACD9FED" w14:textId="77777777" w:rsidR="003F571C" w:rsidRDefault="003F571C" w:rsidP="00701929">
      <w:r>
        <w:t xml:space="preserve">The paper does a </w:t>
      </w:r>
      <w:commentRangeStart w:id="0"/>
      <w:r>
        <w:t xml:space="preserve">fantastic </w:t>
      </w:r>
      <w:commentRangeEnd w:id="0"/>
      <w:r w:rsidR="00FB3D98">
        <w:rPr>
          <w:rStyle w:val="CommentReference"/>
        </w:rPr>
        <w:commentReference w:id="0"/>
      </w:r>
      <w:r>
        <w:t xml:space="preserve">job showing various interesting ways of converting </w:t>
      </w:r>
      <w:r w:rsidR="00FB3D98">
        <w:t>vast quantities of</w:t>
      </w:r>
      <w:r>
        <w:t xml:space="preserve">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w:t>
      </w:r>
      <w:r w:rsidR="00B30C3B">
        <w:t xml:space="preserve"> The internal network is represented by the grid on the left, and external servers by squares on the right, wit square size denoting the level of activity. This is not extremely obvious upon first look.</w:t>
      </w:r>
    </w:p>
    <w:p w14:paraId="5D7CF494" w14:textId="77777777" w:rsidR="006425CA" w:rsidRDefault="003F571C" w:rsidP="00701929">
      <w:r>
        <w:t xml:space="preserve">One thing the paper does not do is really discuss the requirements of visualisation compared to merely parsing and reformatting text data. While the image above </w:t>
      </w:r>
      <w:r w:rsidR="00B30C3B">
        <w:t xml:space="preserve">does a good job of showing that large amounts of data may be transferred to external servers from internal sources, we have no easy way of knowing if any of this data is malicious or </w:t>
      </w:r>
      <w:r w:rsidR="007D7712">
        <w:t>coming from potentially unwelcome sources. If this data were formatted as an easily formatted excel table for example, we could apply filters very easily to look for patterns in data.</w:t>
      </w:r>
      <w:r w:rsidR="00FB3D98">
        <w:t xml:space="preserve">  </w:t>
      </w:r>
      <w:r w:rsidR="008B0005">
        <w:t>This is a common theme in the paper, where visualisations show what at first seems to be useful information, but allows little to no exploration of potential anomalies once identified short of digging through raw data.</w:t>
      </w:r>
    </w:p>
    <w:p w14:paraId="1DBFB56C" w14:textId="77777777" w:rsidR="00701929" w:rsidRDefault="00701929" w:rsidP="00701929">
      <w:r>
        <w:t>##Citation</w:t>
      </w:r>
    </w:p>
    <w:p w14:paraId="5E9FBA0A" w14:textId="77777777" w:rsidR="00B8184C" w:rsidRDefault="00B8184C" w:rsidP="00B8184C">
      <w:pPr>
        <w:pStyle w:val="NormalWeb"/>
        <w:ind w:left="480" w:hanging="480"/>
      </w:pPr>
      <w:proofErr w:type="spellStart"/>
      <w:r>
        <w:t>Shiravi</w:t>
      </w:r>
      <w:proofErr w:type="spellEnd"/>
      <w:r>
        <w:t xml:space="preserve">, H., </w:t>
      </w:r>
      <w:proofErr w:type="spellStart"/>
      <w:r>
        <w:t>Shiravi</w:t>
      </w:r>
      <w:proofErr w:type="spellEnd"/>
      <w:r>
        <w:t xml:space="preserve">, A., &amp; </w:t>
      </w:r>
      <w:proofErr w:type="spellStart"/>
      <w:r>
        <w:t>Ghorbani</w:t>
      </w:r>
      <w:proofErr w:type="spellEnd"/>
      <w:r>
        <w:t xml:space="preserve">, A. a. (2012). 006 A survey of visualization systems for network security. </w:t>
      </w:r>
      <w:r>
        <w:rPr>
          <w:i/>
          <w:iCs/>
        </w:rPr>
        <w:t>IEEE Transactions on Visualization and Computer Graphics</w:t>
      </w:r>
      <w:r>
        <w:t xml:space="preserve">, </w:t>
      </w:r>
      <w:r>
        <w:rPr>
          <w:i/>
          <w:iCs/>
        </w:rPr>
        <w:t>18</w:t>
      </w:r>
      <w:r>
        <w:t>(8), 1313–1329. https://doi.org/10.1109/TVCG.2011.144</w:t>
      </w:r>
    </w:p>
    <w:p w14:paraId="30B0E840" w14:textId="77777777" w:rsidR="00B8184C" w:rsidRDefault="00B8184C" w:rsidP="00701929"/>
    <w:p w14:paraId="0DCAB831" w14:textId="77777777" w:rsidR="00C71831" w:rsidRDefault="00C71831"/>
    <w:p w14:paraId="3508FA95" w14:textId="77777777" w:rsidR="00705FBD" w:rsidRDefault="00705FBD"/>
    <w:p w14:paraId="3481E43F" w14:textId="77777777" w:rsidR="00705FBD" w:rsidRDefault="00705FBD"/>
    <w:p w14:paraId="761E0E9D" w14:textId="77777777" w:rsidR="00705FBD" w:rsidRDefault="00705FBD" w:rsidP="00705FBD">
      <w:r>
        <w:lastRenderedPageBreak/>
        <w:t xml:space="preserve">- URL: </w:t>
      </w:r>
      <w:hyperlink r:id="rId9" w:history="1">
        <w:r w:rsidR="00675791" w:rsidRPr="00B34AD4">
          <w:rPr>
            <w:rStyle w:val="Hyperlink"/>
          </w:rPr>
          <w:t>http://jamia.oxfordjournals.org/content/jaminfo/18/5/544.full.pdf</w:t>
        </w:r>
      </w:hyperlink>
      <w:r w:rsidR="00675791">
        <w:t xml:space="preserve"> </w:t>
      </w:r>
      <w:r>
        <w:br/>
        <w:t xml:space="preserve">- Title: </w:t>
      </w:r>
      <w:r w:rsidR="00675791">
        <w:t>Natural Language Processing: An Introduction</w:t>
      </w:r>
      <w:r>
        <w:br/>
        <w:t xml:space="preserve">- Authors: </w:t>
      </w:r>
      <w:r w:rsidR="00675791">
        <w:t xml:space="preserve">Prakash M </w:t>
      </w:r>
      <w:proofErr w:type="spellStart"/>
      <w:r w:rsidR="00675791">
        <w:t>Nadkarni</w:t>
      </w:r>
      <w:proofErr w:type="spellEnd"/>
      <w:r w:rsidR="00675791">
        <w:t xml:space="preserve">, </w:t>
      </w:r>
      <w:proofErr w:type="spellStart"/>
      <w:r w:rsidR="00675791">
        <w:t>Lucila</w:t>
      </w:r>
      <w:proofErr w:type="spellEnd"/>
      <w:r w:rsidR="00675791">
        <w:t xml:space="preserve"> </w:t>
      </w:r>
      <w:proofErr w:type="spellStart"/>
      <w:r w:rsidR="00675791">
        <w:t>Ohno</w:t>
      </w:r>
      <w:proofErr w:type="spellEnd"/>
      <w:r w:rsidR="00675791">
        <w:t>-Machado, Wendy W Chapman</w:t>
      </w:r>
      <w:r>
        <w:br/>
        <w:t xml:space="preserve">- Notes: </w:t>
      </w:r>
      <w:r w:rsidR="00675791">
        <w:t>Aimed at a medical audience but could still be relevant as an NLP intro</w:t>
      </w:r>
    </w:p>
    <w:p w14:paraId="7A23930B" w14:textId="77777777" w:rsidR="00705FBD" w:rsidRDefault="00705FBD" w:rsidP="00705FBD">
      <w:r>
        <w:t>##Review</w:t>
      </w:r>
    </w:p>
    <w:p w14:paraId="41CD107F" w14:textId="77777777" w:rsidR="00472C59" w:rsidRDefault="000622CF" w:rsidP="00705FBD">
      <w:r>
        <w:t xml:space="preserve">This introduction to Natural Language Processing acts as an overview of common machine-learning approaches currently being used and possible future directions of NLP, as well as some of the associations with IR – Information Retrieval. </w:t>
      </w:r>
      <w:r w:rsidR="00472C59">
        <w:t>One of the first things defined is that of statistical NLP –NLP based on machine learning methods, learning via large annotated bodies of text which provided the standard they were looking to achieve.  The paper quickly becomes complex, looking into data driven approaches to NLP</w:t>
      </w:r>
      <w:r w:rsidR="00D53BD6">
        <w:t xml:space="preserve"> and their drawbacks</w:t>
      </w:r>
      <w:r w:rsidR="00472C59">
        <w:t xml:space="preserve"> such as Hidden Markov Models</w:t>
      </w:r>
      <w:r w:rsidR="00034AA7">
        <w:t xml:space="preserve"> (HMMs)</w:t>
      </w:r>
      <w:r w:rsidR="00472C59">
        <w:t xml:space="preserve">, which is a system where variables can switch between several states and generate </w:t>
      </w:r>
      <w:r w:rsidR="00034AA7">
        <w:t>possible outputs. The issue with HMM’s is that we can only see the output, not the process at it takes to comes to that output.</w:t>
      </w:r>
    </w:p>
    <w:p w14:paraId="72FEA995" w14:textId="77777777" w:rsidR="00034AA7" w:rsidRDefault="00034AA7" w:rsidP="00705FBD">
      <w:r>
        <w:t>While this paper is primarily looking into NLP, it more looks into the methods of machine learning that could be applied to NLP. However, it still lists and explains a good number of NLP sub-problems which, while primarily aimed toward the medical field, are still relevant in computer science, such as sentence boundary detection and morphological decomposition – The act of separating words into smaller words.</w:t>
      </w:r>
    </w:p>
    <w:p w14:paraId="2EBCA3FA" w14:textId="77777777" w:rsidR="00034AA7" w:rsidRDefault="00034AA7" w:rsidP="00705FBD">
      <w:r>
        <w:t xml:space="preserve">The paper also has an interesting section focussing on the future of artificial intelligence and NLP, </w:t>
      </w:r>
      <w:r w:rsidR="005818FD">
        <w:t xml:space="preserve">quoting heavily IBM’s Watson supercomputer and its attempt at beating humans in the game Jeopardy. With 16TB ram, </w:t>
      </w:r>
      <w:bookmarkStart w:id="1" w:name="_GoBack"/>
      <w:bookmarkEnd w:id="1"/>
      <w:r w:rsidR="005818FD">
        <w:t xml:space="preserve">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14:paraId="15EB8890" w14:textId="77777777" w:rsidR="00705FBD" w:rsidRDefault="00705FBD" w:rsidP="00705FBD">
      <w:r>
        <w:t>##Citation</w:t>
      </w:r>
    </w:p>
    <w:p w14:paraId="07E2AE85" w14:textId="77777777" w:rsidR="00675791" w:rsidRPr="00675791" w:rsidRDefault="00675791" w:rsidP="00675791">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675791">
        <w:rPr>
          <w:rFonts w:ascii="Times New Roman" w:eastAsia="Times New Roman" w:hAnsi="Times New Roman" w:cs="Times New Roman"/>
          <w:sz w:val="24"/>
          <w:szCs w:val="24"/>
          <w:lang w:eastAsia="en-GB"/>
        </w:rPr>
        <w:t>Nadkarni</w:t>
      </w:r>
      <w:proofErr w:type="spellEnd"/>
      <w:r w:rsidRPr="00675791">
        <w:rPr>
          <w:rFonts w:ascii="Times New Roman" w:eastAsia="Times New Roman" w:hAnsi="Times New Roman" w:cs="Times New Roman"/>
          <w:sz w:val="24"/>
          <w:szCs w:val="24"/>
          <w:lang w:eastAsia="en-GB"/>
        </w:rPr>
        <w:t xml:space="preserve">, P. M., Ohno-Machado, L., Chapman, W. W., Manning, C., </w:t>
      </w:r>
      <w:proofErr w:type="spellStart"/>
      <w:r w:rsidRPr="00675791">
        <w:rPr>
          <w:rFonts w:ascii="Times New Roman" w:eastAsia="Times New Roman" w:hAnsi="Times New Roman" w:cs="Times New Roman"/>
          <w:sz w:val="24"/>
          <w:szCs w:val="24"/>
          <w:lang w:eastAsia="en-GB"/>
        </w:rPr>
        <w:t>Raghavan</w:t>
      </w:r>
      <w:proofErr w:type="spellEnd"/>
      <w:r w:rsidRPr="00675791">
        <w:rPr>
          <w:rFonts w:ascii="Times New Roman" w:eastAsia="Times New Roman" w:hAnsi="Times New Roman" w:cs="Times New Roman"/>
          <w:sz w:val="24"/>
          <w:szCs w:val="24"/>
          <w:lang w:eastAsia="en-GB"/>
        </w:rPr>
        <w:t xml:space="preserve">, P., </w:t>
      </w:r>
      <w:proofErr w:type="spellStart"/>
      <w:r w:rsidRPr="00675791">
        <w:rPr>
          <w:rFonts w:ascii="Times New Roman" w:eastAsia="Times New Roman" w:hAnsi="Times New Roman" w:cs="Times New Roman"/>
          <w:sz w:val="24"/>
          <w:szCs w:val="24"/>
          <w:lang w:eastAsia="en-GB"/>
        </w:rPr>
        <w:t>Schuetze</w:t>
      </w:r>
      <w:proofErr w:type="spellEnd"/>
      <w:r w:rsidRPr="00675791">
        <w:rPr>
          <w:rFonts w:ascii="Times New Roman" w:eastAsia="Times New Roman" w:hAnsi="Times New Roman" w:cs="Times New Roman"/>
          <w:sz w:val="24"/>
          <w:szCs w:val="24"/>
          <w:lang w:eastAsia="en-GB"/>
        </w:rPr>
        <w:t xml:space="preserve">, H., … Miller, R. (2011). Natural language processing: an introduction. </w:t>
      </w:r>
      <w:r w:rsidRPr="00675791">
        <w:rPr>
          <w:rFonts w:ascii="Times New Roman" w:eastAsia="Times New Roman" w:hAnsi="Times New Roman" w:cs="Times New Roman"/>
          <w:i/>
          <w:iCs/>
          <w:sz w:val="24"/>
          <w:szCs w:val="24"/>
          <w:lang w:eastAsia="en-GB"/>
        </w:rPr>
        <w:t xml:space="preserve">Journal of the American Medical Informatics </w:t>
      </w:r>
      <w:proofErr w:type="gramStart"/>
      <w:r w:rsidRPr="00675791">
        <w:rPr>
          <w:rFonts w:ascii="Times New Roman" w:eastAsia="Times New Roman" w:hAnsi="Times New Roman" w:cs="Times New Roman"/>
          <w:i/>
          <w:iCs/>
          <w:sz w:val="24"/>
          <w:szCs w:val="24"/>
          <w:lang w:eastAsia="en-GB"/>
        </w:rPr>
        <w:t>Association :</w:t>
      </w:r>
      <w:proofErr w:type="gramEnd"/>
      <w:r w:rsidRPr="00675791">
        <w:rPr>
          <w:rFonts w:ascii="Times New Roman" w:eastAsia="Times New Roman" w:hAnsi="Times New Roman" w:cs="Times New Roman"/>
          <w:i/>
          <w:iCs/>
          <w:sz w:val="24"/>
          <w:szCs w:val="24"/>
          <w:lang w:eastAsia="en-GB"/>
        </w:rPr>
        <w:t xml:space="preserve">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14:paraId="1E4DCC41" w14:textId="77777777" w:rsidR="00705FBD" w:rsidRDefault="00705FBD"/>
    <w:sectPr w:rsidR="00705FB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ett Lempereur" w:date="2016-10-24T11:11:00Z" w:initials="BL">
    <w:p w14:paraId="36BD7349" w14:textId="77777777" w:rsidR="00FB3D98" w:rsidRDefault="00FB3D98">
      <w:pPr>
        <w:pStyle w:val="CommentText"/>
      </w:pPr>
      <w:r>
        <w:rPr>
          <w:rStyle w:val="CommentReference"/>
        </w:rPr>
        <w:annotationRef/>
      </w:r>
      <w:r w:rsidRPr="00FB3D98">
        <w:drawing>
          <wp:inline distT="0" distB="0" distL="0" distR="0" wp14:anchorId="1DC3863B" wp14:editId="71013995">
            <wp:extent cx="2819400" cy="25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819400" cy="2540000"/>
                    </a:xfrm>
                    <a:prstGeom prst="rect">
                      <a:avLst/>
                    </a:prstGeom>
                  </pic:spPr>
                </pic:pic>
              </a:graphicData>
            </a:graphic>
          </wp:inline>
        </w:drawing>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BD734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tt Lempereur">
    <w15:presenceInfo w15:providerId="Windows Live" w15:userId="612a1829379ba2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5D8"/>
    <w:rsid w:val="00034AA7"/>
    <w:rsid w:val="000622CF"/>
    <w:rsid w:val="003F571C"/>
    <w:rsid w:val="004114CB"/>
    <w:rsid w:val="00472C59"/>
    <w:rsid w:val="004C0100"/>
    <w:rsid w:val="005818FD"/>
    <w:rsid w:val="00631417"/>
    <w:rsid w:val="006425CA"/>
    <w:rsid w:val="00675791"/>
    <w:rsid w:val="006F1EBF"/>
    <w:rsid w:val="00701929"/>
    <w:rsid w:val="00705FBD"/>
    <w:rsid w:val="007D7712"/>
    <w:rsid w:val="008B0005"/>
    <w:rsid w:val="00A87C01"/>
    <w:rsid w:val="00B30C3B"/>
    <w:rsid w:val="00B8184C"/>
    <w:rsid w:val="00C71831"/>
    <w:rsid w:val="00D405D8"/>
    <w:rsid w:val="00D53BD6"/>
    <w:rsid w:val="00FB3D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EF9E8"/>
  <w15:chartTrackingRefBased/>
  <w15:docId w15:val="{18079B24-CB09-4767-83EA-17A374F6E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0192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1929"/>
    <w:rPr>
      <w:color w:val="0563C1" w:themeColor="hyperlink"/>
      <w:u w:val="single"/>
    </w:rPr>
  </w:style>
  <w:style w:type="paragraph" w:styleId="NormalWeb">
    <w:name w:val="Normal (Web)"/>
    <w:basedOn w:val="Normal"/>
    <w:uiPriority w:val="99"/>
    <w:semiHidden/>
    <w:unhideWhenUsed/>
    <w:rsid w:val="00B8184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B3D98"/>
    <w:rPr>
      <w:sz w:val="18"/>
      <w:szCs w:val="18"/>
    </w:rPr>
  </w:style>
  <w:style w:type="paragraph" w:styleId="CommentText">
    <w:name w:val="annotation text"/>
    <w:basedOn w:val="Normal"/>
    <w:link w:val="CommentTextChar"/>
    <w:uiPriority w:val="99"/>
    <w:semiHidden/>
    <w:unhideWhenUsed/>
    <w:rsid w:val="00FB3D98"/>
    <w:pPr>
      <w:spacing w:line="240" w:lineRule="auto"/>
    </w:pPr>
    <w:rPr>
      <w:sz w:val="24"/>
      <w:szCs w:val="24"/>
    </w:rPr>
  </w:style>
  <w:style w:type="character" w:customStyle="1" w:styleId="CommentTextChar">
    <w:name w:val="Comment Text Char"/>
    <w:basedOn w:val="DefaultParagraphFont"/>
    <w:link w:val="CommentText"/>
    <w:uiPriority w:val="99"/>
    <w:semiHidden/>
    <w:rsid w:val="00FB3D98"/>
    <w:rPr>
      <w:sz w:val="24"/>
      <w:szCs w:val="24"/>
    </w:rPr>
  </w:style>
  <w:style w:type="paragraph" w:styleId="CommentSubject">
    <w:name w:val="annotation subject"/>
    <w:basedOn w:val="CommentText"/>
    <w:next w:val="CommentText"/>
    <w:link w:val="CommentSubjectChar"/>
    <w:uiPriority w:val="99"/>
    <w:semiHidden/>
    <w:unhideWhenUsed/>
    <w:rsid w:val="00FB3D98"/>
    <w:rPr>
      <w:b/>
      <w:bCs/>
      <w:sz w:val="20"/>
      <w:szCs w:val="20"/>
    </w:rPr>
  </w:style>
  <w:style w:type="character" w:customStyle="1" w:styleId="CommentSubjectChar">
    <w:name w:val="Comment Subject Char"/>
    <w:basedOn w:val="CommentTextChar"/>
    <w:link w:val="CommentSubject"/>
    <w:uiPriority w:val="99"/>
    <w:semiHidden/>
    <w:rsid w:val="00FB3D98"/>
    <w:rPr>
      <w:b/>
      <w:bCs/>
      <w:sz w:val="20"/>
      <w:szCs w:val="20"/>
    </w:rPr>
  </w:style>
  <w:style w:type="paragraph" w:styleId="BalloonText">
    <w:name w:val="Balloon Text"/>
    <w:basedOn w:val="Normal"/>
    <w:link w:val="BalloonTextChar"/>
    <w:uiPriority w:val="99"/>
    <w:semiHidden/>
    <w:unhideWhenUsed/>
    <w:rsid w:val="00FB3D9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B3D9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789965">
      <w:bodyDiv w:val="1"/>
      <w:marLeft w:val="0"/>
      <w:marRight w:val="0"/>
      <w:marTop w:val="0"/>
      <w:marBottom w:val="0"/>
      <w:divBdr>
        <w:top w:val="none" w:sz="0" w:space="0" w:color="auto"/>
        <w:left w:val="none" w:sz="0" w:space="0" w:color="auto"/>
        <w:bottom w:val="none" w:sz="0" w:space="0" w:color="auto"/>
        <w:right w:val="none" w:sz="0" w:space="0" w:color="auto"/>
      </w:divBdr>
    </w:div>
    <w:div w:id="652639166">
      <w:bodyDiv w:val="1"/>
      <w:marLeft w:val="0"/>
      <w:marRight w:val="0"/>
      <w:marTop w:val="0"/>
      <w:marBottom w:val="0"/>
      <w:divBdr>
        <w:top w:val="none" w:sz="0" w:space="0" w:color="auto"/>
        <w:left w:val="none" w:sz="0" w:space="0" w:color="auto"/>
        <w:bottom w:val="none" w:sz="0" w:space="0" w:color="auto"/>
        <w:right w:val="none" w:sz="0" w:space="0" w:color="auto"/>
      </w:divBdr>
    </w:div>
    <w:div w:id="716929249">
      <w:bodyDiv w:val="1"/>
      <w:marLeft w:val="0"/>
      <w:marRight w:val="0"/>
      <w:marTop w:val="0"/>
      <w:marBottom w:val="0"/>
      <w:divBdr>
        <w:top w:val="none" w:sz="0" w:space="0" w:color="auto"/>
        <w:left w:val="none" w:sz="0" w:space="0" w:color="auto"/>
        <w:bottom w:val="none" w:sz="0" w:space="0" w:color="auto"/>
        <w:right w:val="none" w:sz="0" w:space="0" w:color="auto"/>
      </w:divBdr>
    </w:div>
    <w:div w:id="133091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2.tiff"/></Relationship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ieeexplore.ieee.org/document/6007132/" TargetMode="External"/><Relationship Id="rId6" Type="http://schemas.openxmlformats.org/officeDocument/2006/relationships/image" Target="media/image1.png"/><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jamia.oxfordjournals.org/content/jaminfo/18/5/544.full.pdf"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5BEBA5-3CB5-B042-97BF-C829CD73A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2</Pages>
  <Words>1101</Words>
  <Characters>6280</Characters>
  <Application>Microsoft Macintosh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Brett Lempereur</cp:lastModifiedBy>
  <cp:revision>12</cp:revision>
  <dcterms:created xsi:type="dcterms:W3CDTF">2016-10-23T19:26:00Z</dcterms:created>
  <dcterms:modified xsi:type="dcterms:W3CDTF">2016-10-24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